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r w:rsidR="00000000">
        <w:fldChar w:fldCharType="begin"/>
      </w:r>
      <w:r w:rsidR="00000000">
        <w:instrText xml:space="preserve"> SEQ Figure \* ARABIC </w:instrText>
      </w:r>
      <w:r w:rsidR="00000000">
        <w:fldChar w:fldCharType="separate"/>
      </w:r>
      <w:r w:rsidR="005F7F78">
        <w:rPr>
          <w:noProof/>
        </w:rPr>
        <w:t>1</w:t>
      </w:r>
      <w:r w:rsidR="00000000">
        <w:rPr>
          <w:noProof/>
        </w:rPr>
        <w:fldChar w:fldCharType="end"/>
      </w:r>
      <w:r w:rsidRPr="00DD2CC2">
        <w:t>: Relationships among interaction components of group learning (Slavin et al., 2003).</w:t>
      </w:r>
    </w:p>
    <w:p w14:paraId="7FA67709" w14:textId="79E2F32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r w:rsidR="00000000">
        <w:fldChar w:fldCharType="begin"/>
      </w:r>
      <w:r w:rsidR="00000000">
        <w:instrText xml:space="preserve"> SEQ Table \* ARABIC </w:instrText>
      </w:r>
      <w:r w:rsidR="00000000">
        <w:fldChar w:fldCharType="separate"/>
      </w:r>
      <w:r w:rsidR="00A02A44">
        <w:rPr>
          <w:noProof/>
        </w:rPr>
        <w:t>1</w:t>
      </w:r>
      <w:r w:rsidR="00000000">
        <w:rPr>
          <w:noProof/>
        </w:rPr>
        <w:fldChar w:fldCharType="end"/>
      </w:r>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385813D1" w:rsidR="00CA33C4" w:rsidRDefault="00CA33C4" w:rsidP="00CA33C4">
      <w:pPr>
        <w:pStyle w:val="Caption"/>
        <w:keepNext/>
      </w:pPr>
      <w:r>
        <w:t xml:space="preserve">Table </w:t>
      </w:r>
      <w:r>
        <w:fldChar w:fldCharType="begin"/>
      </w:r>
      <w:r>
        <w:instrText xml:space="preserve"> SEQ Table \* ARABIC </w:instrText>
      </w:r>
      <w:r>
        <w:fldChar w:fldCharType="separate"/>
      </w:r>
      <w:r w:rsidR="00A02A44">
        <w:rPr>
          <w:noProof/>
        </w:rPr>
        <w:t>2</w:t>
      </w:r>
      <w:r>
        <w:fldChar w:fldCharType="end"/>
      </w:r>
      <w:r>
        <w:t>: Grouping criteria</w:t>
      </w:r>
      <w:r w:rsidR="0096494D">
        <w:t xml:space="preserve"> </w:t>
      </w:r>
      <w:r w:rsidR="0096494D">
        <w:fldChar w:fldCharType="begin"/>
      </w:r>
      <w:r w:rsidR="0096494D">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682C5AA8" w:rsidR="00D84BCE" w:rsidRPr="00D84BCE" w:rsidRDefault="00D84BCE" w:rsidP="00D84BCE">
      <w:r>
        <w:t xml:space="preserve">There are arguments for (CITE) and against (CITE) regarding mixing different types of people (gender, personality, ---), numerus of people included in group etc.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p>
    <w:p w14:paraId="4FEFEDC7" w14:textId="58E6692F" w:rsidR="00454C65" w:rsidRPr="00454C65" w:rsidRDefault="00454C65" w:rsidP="00593B76">
      <w:pPr>
        <w:rPr>
          <w:color w:val="FF0000"/>
        </w:rPr>
      </w:pPr>
      <w:proofErr w:type="spellStart"/>
      <w:r w:rsidRPr="00D84BCE">
        <w:rPr>
          <w:color w:val="FF0000"/>
        </w:rPr>
        <w:t>Razni</w:t>
      </w:r>
      <w:proofErr w:type="spellEnd"/>
      <w:r w:rsidRPr="00D84BCE">
        <w:rPr>
          <w:color w:val="FF0000"/>
        </w:rPr>
        <w:t xml:space="preserve"> </w:t>
      </w:r>
      <w:proofErr w:type="spellStart"/>
      <w:r w:rsidRPr="00D84BCE">
        <w:rPr>
          <w:color w:val="FF0000"/>
        </w:rPr>
        <w:t>viri</w:t>
      </w:r>
      <w:proofErr w:type="spellEnd"/>
      <w:r w:rsidRPr="00D84BCE">
        <w:rPr>
          <w:color w:val="FF0000"/>
        </w:rPr>
        <w:t xml:space="preserve">, o </w:t>
      </w:r>
      <w:proofErr w:type="spellStart"/>
      <w:r w:rsidRPr="00D84BCE">
        <w:rPr>
          <w:color w:val="FF0000"/>
        </w:rPr>
        <w:t>kaksnih</w:t>
      </w:r>
      <w:proofErr w:type="spellEnd"/>
      <w:r w:rsidRPr="00D84BCE">
        <w:rPr>
          <w:color w:val="FF0000"/>
        </w:rPr>
        <w:t xml:space="preserve"> </w:t>
      </w:r>
      <w:proofErr w:type="spellStart"/>
      <w:r w:rsidRPr="00D84BCE">
        <w:rPr>
          <w:color w:val="FF0000"/>
        </w:rPr>
        <w:t>skupinah</w:t>
      </w:r>
      <w:proofErr w:type="spellEnd"/>
      <w:r w:rsidRPr="00D84BCE">
        <w:rPr>
          <w:color w:val="FF0000"/>
        </w:rPr>
        <w:t xml:space="preserve"> </w:t>
      </w:r>
      <w:proofErr w:type="spellStart"/>
      <w:r w:rsidRPr="00D84BCE">
        <w:rPr>
          <w:color w:val="FF0000"/>
        </w:rPr>
        <w:t>govorimo</w:t>
      </w:r>
      <w:proofErr w:type="spellEnd"/>
      <w:r w:rsidRPr="00D84BCE">
        <w:rPr>
          <w:color w:val="FF0000"/>
        </w:rPr>
        <w:t xml:space="preserve">. </w:t>
      </w:r>
      <w:proofErr w:type="spellStart"/>
      <w:r w:rsidRPr="00D84BCE">
        <w:rPr>
          <w:color w:val="FF0000"/>
        </w:rPr>
        <w:t>Zakaj</w:t>
      </w:r>
      <w:proofErr w:type="spellEnd"/>
      <w:r w:rsidRPr="00D84BCE">
        <w:rPr>
          <w:color w:val="FF0000"/>
        </w:rPr>
        <w:t xml:space="preserve"> so </w:t>
      </w:r>
      <w:proofErr w:type="spellStart"/>
      <w:r w:rsidRPr="00D84BCE">
        <w:rPr>
          <w:color w:val="FF0000"/>
        </w:rPr>
        <w:t>mešani</w:t>
      </w:r>
      <w:proofErr w:type="spellEnd"/>
      <w:r w:rsidRPr="00D84BCE">
        <w:rPr>
          <w:color w:val="FF0000"/>
        </w:rPr>
        <w:t xml:space="preserve"> tipi </w:t>
      </w:r>
      <w:proofErr w:type="spellStart"/>
      <w:r w:rsidRPr="00D84BCE">
        <w:rPr>
          <w:color w:val="FF0000"/>
        </w:rPr>
        <w:t>dobri</w:t>
      </w:r>
      <w:proofErr w:type="spellEnd"/>
      <w:r w:rsidRPr="00D84BCE">
        <w:rPr>
          <w:color w:val="FF0000"/>
        </w:rPr>
        <w:t xml:space="preserve"> / </w:t>
      </w:r>
      <w:proofErr w:type="spellStart"/>
      <w:r w:rsidRPr="00D84BCE">
        <w:rPr>
          <w:color w:val="FF0000"/>
        </w:rPr>
        <w:t>slabi</w:t>
      </w:r>
      <w:proofErr w:type="spellEnd"/>
      <w:r w:rsidRPr="00D84BCE">
        <w:rPr>
          <w:color w:val="FF0000"/>
        </w:rPr>
        <w:t xml:space="preserve">, </w:t>
      </w:r>
      <w:proofErr w:type="spellStart"/>
      <w:r w:rsidRPr="00D84BCE">
        <w:rPr>
          <w:color w:val="FF0000"/>
        </w:rPr>
        <w:t>enako</w:t>
      </w:r>
      <w:proofErr w:type="spellEnd"/>
      <w:r w:rsidRPr="00D84BCE">
        <w:rPr>
          <w:color w:val="FF0000"/>
        </w:rPr>
        <w:t xml:space="preserve"> </w:t>
      </w:r>
      <w:proofErr w:type="spellStart"/>
      <w:r w:rsidRPr="00D84BCE">
        <w:rPr>
          <w:color w:val="FF0000"/>
        </w:rPr>
        <w:t>spol</w:t>
      </w:r>
      <w:proofErr w:type="spellEnd"/>
      <w:r w:rsidRPr="00D84BCE">
        <w:rPr>
          <w:color w:val="FF0000"/>
        </w:rPr>
        <w:t>.... Tomić 2003</w:t>
      </w:r>
      <w:r w:rsidR="006F169D" w:rsidRPr="00D84BCE">
        <w:rPr>
          <w:color w:val="FF0000"/>
        </w:rPr>
        <w:t>, https://doi.org/10.1016/J.IJER.2018.09.004</w:t>
      </w:r>
      <w:r w:rsidRPr="00D84BCE">
        <w:rPr>
          <w:color w:val="FF0000"/>
        </w:rPr>
        <w:t xml:space="preserve"> da group size ne </w:t>
      </w:r>
      <w:proofErr w:type="spellStart"/>
      <w:r w:rsidRPr="00D84BCE">
        <w:rPr>
          <w:color w:val="FF0000"/>
        </w:rPr>
        <w:t>vpliva</w:t>
      </w:r>
      <w:proofErr w:type="spellEnd"/>
      <w:r w:rsidRPr="00D84BCE">
        <w:rPr>
          <w:color w:val="FF0000"/>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24A9628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5F7F78">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lastRenderedPageBreak/>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5987B794"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D84BCE">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uvY3lntk/JpQkaIZA","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lastRenderedPageBreak/>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w:t>
            </w:r>
            <w:r>
              <w:t>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w:t>
            </w:r>
            <w:r>
              <w:t>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w:t>
            </w:r>
            <w:r>
              <w:t>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r w:rsidR="00000000">
        <w:fldChar w:fldCharType="begin"/>
      </w:r>
      <w:r w:rsidR="00000000">
        <w:instrText xml:space="preserve"> SEQ Table \* ARABIC </w:instrText>
      </w:r>
      <w:r w:rsidR="00000000">
        <w:fldChar w:fldCharType="separate"/>
      </w:r>
      <w:r w:rsidR="00A02A44">
        <w:rPr>
          <w:noProof/>
        </w:rPr>
        <w:t>4</w:t>
      </w:r>
      <w:r w:rsidR="00000000">
        <w:rPr>
          <w:noProof/>
        </w:rPr>
        <w:fldChar w:fldCharType="end"/>
      </w:r>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lastRenderedPageBreak/>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0931777F"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2D7ED507"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E46ED3">
        <w:t xml:space="preserve"> </w:t>
      </w:r>
      <w:r w:rsidR="0073498B">
        <w:t xml:space="preserve">Note that we only provide </w:t>
      </w:r>
      <w:r w:rsidR="0073498B">
        <w:lastRenderedPageBreak/>
        <w:t xml:space="preserve">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r>
        <w:fldChar w:fldCharType="begin"/>
      </w:r>
      <w:r>
        <w:instrText xml:space="preserve"> SEQ Figure \* ARABIC </w:instrText>
      </w:r>
      <w:r>
        <w:fldChar w:fldCharType="separate"/>
      </w:r>
      <w:r>
        <w:rPr>
          <w:noProof/>
        </w:rPr>
        <w:t>3</w:t>
      </w:r>
      <w:r>
        <w:fldChar w:fldCharType="end"/>
      </w:r>
      <w:r>
        <w:t>: Correlation matrix of predictor variables.</w:t>
      </w:r>
    </w:p>
    <w:p w14:paraId="07CACC2A" w14:textId="2EF0B141" w:rsidR="002258EE" w:rsidRDefault="002258EE" w:rsidP="002258EE">
      <w:pPr>
        <w:pStyle w:val="Heading3"/>
      </w:pPr>
      <w:r>
        <w:t>Variable importance</w:t>
      </w:r>
    </w:p>
    <w:p w14:paraId="16080BD9" w14:textId="6795DE01" w:rsidR="008A4D32" w:rsidRPr="008A4D32" w:rsidRDefault="008A4D32" w:rsidP="008A4D32">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 Table 3 internal consistency was not optimal, we still chose to include them, as </w:t>
      </w:r>
      <w:r w:rsidR="005F7F78" w:rsidRPr="005F7F78">
        <w:t>it might still have predictive power or be significantly</w:t>
      </w:r>
      <w:r w:rsidR="005F7F78">
        <w:t xml:space="preserve"> related to target variable.</w:t>
      </w:r>
      <w:r w:rsidR="00FB33E3">
        <w:t xml:space="preserve"> This decision was balanced, as our dataset was not small, therefore overfitting was not a primary concern. Trade of with model interpretability was taken into account.</w:t>
      </w:r>
    </w:p>
    <w:p w14:paraId="6CEDD956" w14:textId="77777777" w:rsidR="008A4D32" w:rsidRDefault="004300FC" w:rsidP="008A4D32">
      <w:pPr>
        <w:keepNext/>
      </w:pPr>
      <w:r w:rsidRPr="004300FC">
        <w:rPr>
          <w:noProof/>
        </w:rPr>
        <w:lastRenderedPageBreak/>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lastRenderedPageBreak/>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lastRenderedPageBreak/>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697FCF73" w14:textId="77777777" w:rsidR="00390614" w:rsidRDefault="00812CAE" w:rsidP="00390614">
      <w:pPr>
        <w:pStyle w:val="Bibliography"/>
      </w:pPr>
      <w:r>
        <w:fldChar w:fldCharType="begin"/>
      </w:r>
      <w:r w:rsidR="00525D4B">
        <w:instrText xml:space="preserve"> ADDIN ZOTERO_BIBL {"uncited":[],"omitted":[],"custom":[]} CSL_BIBLIOGRAPHY </w:instrText>
      </w:r>
      <w:r>
        <w:fldChar w:fldCharType="separate"/>
      </w:r>
      <w:r w:rsidR="00390614">
        <w:t xml:space="preserve">Abana, E. C. (2019). A Decision Tree Approach for Predicting Student Grades in Research Project using Weka. </w:t>
      </w:r>
      <w:r w:rsidR="00390614">
        <w:rPr>
          <w:i/>
          <w:iCs/>
        </w:rPr>
        <w:t>International Journal of Advanced Computer Science and Applications</w:t>
      </w:r>
      <w:r w:rsidR="00390614">
        <w:t xml:space="preserve">, </w:t>
      </w:r>
      <w:r w:rsidR="00390614">
        <w:rPr>
          <w:i/>
          <w:iCs/>
        </w:rPr>
        <w:t>10</w:t>
      </w:r>
      <w:r w:rsidR="00390614">
        <w:t>(7). https://doi.org/10.14569/IJACSA.2019.0100739</w:t>
      </w:r>
    </w:p>
    <w:p w14:paraId="67466AEE" w14:textId="77777777" w:rsidR="00390614" w:rsidRDefault="00390614" w:rsidP="00390614">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13812BD8" w14:textId="77777777" w:rsidR="00390614" w:rsidRDefault="00390614" w:rsidP="00390614">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5D7BA8DA" w14:textId="77777777" w:rsidR="00390614" w:rsidRDefault="00390614" w:rsidP="00390614">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C09938D" w14:textId="77777777" w:rsidR="00390614" w:rsidRDefault="00390614" w:rsidP="00390614">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466E78B1" w14:textId="77777777" w:rsidR="00390614" w:rsidRDefault="00390614" w:rsidP="00390614">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1718EA81" w14:textId="77777777" w:rsidR="00390614" w:rsidRDefault="00390614" w:rsidP="00390614">
      <w:pPr>
        <w:pStyle w:val="Bibliography"/>
      </w:pPr>
      <w:r>
        <w:t xml:space="preserve">Baradwaj, B. K., &amp; Pal, S. (2012). </w:t>
      </w:r>
      <w:r>
        <w:rPr>
          <w:i/>
          <w:iCs/>
        </w:rPr>
        <w:t>Mining Educational Data to Analyze Students’ Performance</w:t>
      </w:r>
      <w:r>
        <w:t xml:space="preserve"> (arXiv:1201.3417). arXiv. https://doi.org/10.48550/arXiv.1201.3417</w:t>
      </w:r>
    </w:p>
    <w:p w14:paraId="31E9264A" w14:textId="77777777" w:rsidR="00390614" w:rsidRDefault="00390614" w:rsidP="00390614">
      <w:pPr>
        <w:pStyle w:val="Bibliography"/>
      </w:pPr>
      <w:r>
        <w:lastRenderedPageBreak/>
        <w:t xml:space="preserve">Batton, M. (2010). The effect of cooperative groups on math anxiety. </w:t>
      </w:r>
      <w:r>
        <w:rPr>
          <w:i/>
          <w:iCs/>
        </w:rPr>
        <w:t>Walden Dissertations and Doctoral Studies</w:t>
      </w:r>
      <w:r>
        <w:t>. https://scholarworks.waldenu.edu/dissertations/822</w:t>
      </w:r>
    </w:p>
    <w:p w14:paraId="586EAD0A" w14:textId="77777777" w:rsidR="00390614" w:rsidRDefault="00390614" w:rsidP="00390614">
      <w:pPr>
        <w:pStyle w:val="Bibliography"/>
      </w:pPr>
      <w:r>
        <w:t xml:space="preserve">Bhusal, A. (2021). </w:t>
      </w:r>
      <w:r>
        <w:rPr>
          <w:i/>
          <w:iCs/>
        </w:rPr>
        <w:t>Predicting Student’s Performance Through Data Mining</w:t>
      </w:r>
      <w:r>
        <w:t>. https://doi.org/10.48550/ARXIV.2112.01247</w:t>
      </w:r>
    </w:p>
    <w:p w14:paraId="28F12F67" w14:textId="77777777" w:rsidR="00390614" w:rsidRDefault="00390614" w:rsidP="00390614">
      <w:pPr>
        <w:pStyle w:val="Bibliography"/>
      </w:pPr>
      <w:r>
        <w:t xml:space="preserve">Blažič, M., Ivanuš-Grmek, M., Kramar, M., &amp; Strmčnik, F. (2003). </w:t>
      </w:r>
      <w:r>
        <w:rPr>
          <w:i/>
          <w:iCs/>
        </w:rPr>
        <w:t>Didaktika: Visokošolski učbenik</w:t>
      </w:r>
      <w:r>
        <w:t>. Visokošolsko središče, Inštitut za raziskovalno in razvojno delo.</w:t>
      </w:r>
    </w:p>
    <w:p w14:paraId="47B442EE" w14:textId="77777777" w:rsidR="00390614" w:rsidRDefault="00390614" w:rsidP="0039061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9788D5C" w14:textId="77777777" w:rsidR="00390614" w:rsidRDefault="00390614" w:rsidP="00390614">
      <w:pPr>
        <w:pStyle w:val="Bibliography"/>
      </w:pPr>
      <w:r>
        <w:t xml:space="preserve">Bregant, B. (2023). </w:t>
      </w:r>
      <w:r>
        <w:rPr>
          <w:i/>
          <w:iCs/>
        </w:rPr>
        <w:t>Tandem learning: Student dataset</w:t>
      </w:r>
      <w:r>
        <w:t xml:space="preserve"> (1.0) [dataset]. GitHub. https://github.com/borbregant/ai_tandem_learning</w:t>
      </w:r>
    </w:p>
    <w:p w14:paraId="50D3E7A6" w14:textId="77777777" w:rsidR="00390614" w:rsidRDefault="00390614" w:rsidP="00390614">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6C6AB45A" w14:textId="77777777" w:rsidR="00390614" w:rsidRDefault="00390614" w:rsidP="0039061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5495D3DC" w14:textId="77777777" w:rsidR="00390614" w:rsidRDefault="00390614" w:rsidP="0039061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2ED7FCF" w14:textId="77777777" w:rsidR="00390614" w:rsidRDefault="00390614" w:rsidP="00390614">
      <w:pPr>
        <w:pStyle w:val="Bibliography"/>
      </w:pPr>
      <w:r>
        <w:t xml:space="preserve">Coan, R. W. (1978). </w:t>
      </w:r>
      <w:r>
        <w:rPr>
          <w:i/>
          <w:iCs/>
        </w:rPr>
        <w:t>The Eighth Mental Measurements Yearbook</w:t>
      </w:r>
      <w:r>
        <w:t xml:space="preserve">, </w:t>
      </w:r>
      <w:r>
        <w:rPr>
          <w:i/>
          <w:iCs/>
        </w:rPr>
        <w:t>1</w:t>
      </w:r>
      <w:r>
        <w:t>, 970–975.</w:t>
      </w:r>
    </w:p>
    <w:p w14:paraId="3C4CD65B" w14:textId="77777777" w:rsidR="00390614" w:rsidRDefault="00390614" w:rsidP="00390614">
      <w:pPr>
        <w:pStyle w:val="Bibliography"/>
      </w:pPr>
      <w:r>
        <w:t xml:space="preserve">Cortez, P., &amp; Silva, A. (2008). </w:t>
      </w:r>
      <w:r>
        <w:rPr>
          <w:i/>
          <w:iCs/>
        </w:rPr>
        <w:t>Using data mining to predict secondary school student performance</w:t>
      </w:r>
      <w:r>
        <w:t>.</w:t>
      </w:r>
    </w:p>
    <w:p w14:paraId="6AC836B3" w14:textId="77777777" w:rsidR="00390614" w:rsidRDefault="00390614" w:rsidP="00390614">
      <w:pPr>
        <w:pStyle w:val="Bibliography"/>
      </w:pPr>
      <w:r>
        <w:t xml:space="preserve">DeVito, A. J. (1985). </w:t>
      </w:r>
      <w:r>
        <w:rPr>
          <w:i/>
          <w:iCs/>
        </w:rPr>
        <w:t>Review of the Myers-Briggs Type Indicator</w:t>
      </w:r>
      <w:r>
        <w:t xml:space="preserve">. </w:t>
      </w:r>
      <w:r>
        <w:rPr>
          <w:i/>
          <w:iCs/>
        </w:rPr>
        <w:t>1</w:t>
      </w:r>
      <w:r>
        <w:t>, 1030–1032.</w:t>
      </w:r>
    </w:p>
    <w:p w14:paraId="1DE76279" w14:textId="77777777" w:rsidR="00390614" w:rsidRDefault="00390614" w:rsidP="00390614">
      <w:pPr>
        <w:pStyle w:val="Bibliography"/>
      </w:pPr>
      <w:r>
        <w:t xml:space="preserve">Druckman, D., &amp; Bjork, R. A. (1991). </w:t>
      </w:r>
      <w:r>
        <w:rPr>
          <w:i/>
          <w:iCs/>
        </w:rPr>
        <w:t>In the Mind’s Eye: Enhancing Human Performance</w:t>
      </w:r>
      <w:r>
        <w:t xml:space="preserve"> (p. 1580). National Academies Press. https://doi.org/10.17226/1580</w:t>
      </w:r>
    </w:p>
    <w:p w14:paraId="50B96FBB" w14:textId="77777777" w:rsidR="00390614" w:rsidRDefault="00390614" w:rsidP="00390614">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500467A" w14:textId="77777777" w:rsidR="00390614" w:rsidRDefault="00390614" w:rsidP="00390614">
      <w:pPr>
        <w:pStyle w:val="Bibliography"/>
      </w:pPr>
      <w:r>
        <w:t xml:space="preserve">Fiorella, L., Yoon, S. Y., Atit, K., Power, J. R., Panther, G., Sorby, S., Uttal, D. H., &amp; Veurink, N. (2021). Validation of the Mathematics Motivation Questionnaire (MMQ) for secondary school </w:t>
      </w:r>
      <w:r>
        <w:lastRenderedPageBreak/>
        <w:t xml:space="preserve">students. </w:t>
      </w:r>
      <w:r>
        <w:rPr>
          <w:i/>
          <w:iCs/>
        </w:rPr>
        <w:t>International Journal of STEM Education</w:t>
      </w:r>
      <w:r>
        <w:t xml:space="preserve">, </w:t>
      </w:r>
      <w:r>
        <w:rPr>
          <w:i/>
          <w:iCs/>
        </w:rPr>
        <w:t>8</w:t>
      </w:r>
      <w:r>
        <w:t>(1), 52. https://doi.org/10.1186/s40594-021-00307-x</w:t>
      </w:r>
    </w:p>
    <w:p w14:paraId="269CA597" w14:textId="77777777" w:rsidR="00390614" w:rsidRDefault="00390614" w:rsidP="00390614">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628961A7" w14:textId="77777777" w:rsidR="00390614" w:rsidRDefault="00390614" w:rsidP="0039061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B742EAA" w14:textId="77777777" w:rsidR="00390614" w:rsidRDefault="00390614" w:rsidP="0039061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32F1848" w14:textId="77777777" w:rsidR="00390614" w:rsidRDefault="00390614" w:rsidP="00390614">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00C36AE9" w14:textId="77777777" w:rsidR="00390614" w:rsidRDefault="00390614" w:rsidP="00390614">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63E91D92" w14:textId="77777777" w:rsidR="00390614" w:rsidRDefault="00390614" w:rsidP="0039061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1205B56" w14:textId="77777777" w:rsidR="00390614" w:rsidRDefault="00390614" w:rsidP="00390614">
      <w:pPr>
        <w:pStyle w:val="Bibliography"/>
      </w:pPr>
      <w:r>
        <w:t xml:space="preserve">Holmes, W., Bialik, M., &amp; Fadel, C. (2019). </w:t>
      </w:r>
      <w:r>
        <w:rPr>
          <w:i/>
          <w:iCs/>
        </w:rPr>
        <w:t>Artificial Intelligence in Education. Promise and Implications for Teaching and Learning.</w:t>
      </w:r>
    </w:p>
    <w:p w14:paraId="515CA365" w14:textId="77777777" w:rsidR="00390614" w:rsidRDefault="00390614" w:rsidP="00390614">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69F53986" w14:textId="77777777" w:rsidR="00390614" w:rsidRDefault="00390614" w:rsidP="00390614">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FACBB31" w14:textId="77777777" w:rsidR="00390614" w:rsidRDefault="00390614" w:rsidP="00390614">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0964E20" w14:textId="77777777" w:rsidR="00390614" w:rsidRDefault="00390614" w:rsidP="0039061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413FD6E6" w14:textId="77777777" w:rsidR="00390614" w:rsidRDefault="00390614" w:rsidP="0039061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9241503" w14:textId="77777777" w:rsidR="00390614" w:rsidRDefault="00390614" w:rsidP="00390614">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0846FDAB" w14:textId="77777777" w:rsidR="00390614" w:rsidRDefault="00390614" w:rsidP="00390614">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267E39FA" w14:textId="77777777" w:rsidR="00390614" w:rsidRDefault="00390614" w:rsidP="00390614">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382EFC8" w14:textId="77777777" w:rsidR="00390614" w:rsidRDefault="00390614" w:rsidP="00390614">
      <w:pPr>
        <w:pStyle w:val="Bibliography"/>
      </w:pPr>
      <w:r>
        <w:t xml:space="preserve">Johnson, D. W., &amp; Johnson, R. T. (2011). </w:t>
      </w:r>
      <w:r>
        <w:rPr>
          <w:i/>
          <w:iCs/>
        </w:rPr>
        <w:t>Learning together and alone: Cooperative, competitive, and individualistic learning</w:t>
      </w:r>
      <w:r>
        <w:t xml:space="preserve"> (5. ed. [Repr.]). Allyn and Bacon.</w:t>
      </w:r>
    </w:p>
    <w:p w14:paraId="61359BD4" w14:textId="77777777" w:rsidR="00390614" w:rsidRDefault="00390614" w:rsidP="0039061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60A7FB7D" w14:textId="77777777" w:rsidR="00390614" w:rsidRDefault="00390614" w:rsidP="00390614">
      <w:pPr>
        <w:pStyle w:val="Bibliography"/>
      </w:pPr>
      <w:r>
        <w:lastRenderedPageBreak/>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2767E4B2" w14:textId="77777777" w:rsidR="00390614" w:rsidRDefault="00390614" w:rsidP="00390614">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7BD44EC" w14:textId="77777777" w:rsidR="00390614" w:rsidRDefault="00390614" w:rsidP="0039061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1309FDC9" w14:textId="77777777" w:rsidR="00390614" w:rsidRDefault="00390614" w:rsidP="00390614">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159B8A7" w14:textId="77777777" w:rsidR="00390614" w:rsidRDefault="00390614" w:rsidP="0039061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A0D8DB8" w14:textId="77777777" w:rsidR="00390614" w:rsidRDefault="00390614" w:rsidP="00390614">
      <w:pPr>
        <w:pStyle w:val="Bibliography"/>
      </w:pPr>
      <w:r>
        <w:t xml:space="preserve">Kubale, V. (2015). </w:t>
      </w:r>
      <w:r>
        <w:rPr>
          <w:i/>
          <w:iCs/>
        </w:rPr>
        <w:t>Skupinska učna oblika</w:t>
      </w:r>
      <w:r>
        <w:t xml:space="preserve"> (2. dopolnjena izd). Samozal. V. Kubale ; Piko’s Printshop.</w:t>
      </w:r>
    </w:p>
    <w:p w14:paraId="2502CEBF" w14:textId="77777777" w:rsidR="00390614" w:rsidRDefault="00390614" w:rsidP="00390614">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77C240D6" w14:textId="77777777" w:rsidR="00390614" w:rsidRDefault="00390614" w:rsidP="00390614">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23E4E92" w14:textId="77777777" w:rsidR="00390614" w:rsidRDefault="00390614" w:rsidP="00390614">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B59288E" w14:textId="77777777" w:rsidR="00390614" w:rsidRDefault="00390614" w:rsidP="00390614">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0675B09F" w14:textId="77777777" w:rsidR="00390614" w:rsidRDefault="00390614" w:rsidP="00390614">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6C057FDA" w14:textId="77777777" w:rsidR="00390614" w:rsidRDefault="00390614" w:rsidP="00390614">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2A06C1F6" w14:textId="77777777" w:rsidR="00390614" w:rsidRDefault="00390614" w:rsidP="0039061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604BC645" w14:textId="77777777" w:rsidR="00390614" w:rsidRDefault="00390614" w:rsidP="0039061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56021EFB" w14:textId="77777777" w:rsidR="00390614" w:rsidRDefault="00390614" w:rsidP="00390614">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A6B5BD3" w14:textId="77777777" w:rsidR="00390614" w:rsidRDefault="00390614" w:rsidP="00390614">
      <w:pPr>
        <w:pStyle w:val="Bibliography"/>
      </w:pPr>
      <w:r>
        <w:rPr>
          <w:i/>
          <w:iCs/>
        </w:rPr>
        <w:t>Myers-Briggs/Jung Test: Open Extended Jungian Type Scales</w:t>
      </w:r>
      <w:r>
        <w:t>. (n.d.). Retrieved 21 October 2023, from https://openpsychometrics.org/tests/OEJTS/</w:t>
      </w:r>
    </w:p>
    <w:p w14:paraId="73AE82EB" w14:textId="77777777" w:rsidR="00390614" w:rsidRDefault="00390614" w:rsidP="00390614">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8E16656" w14:textId="77777777" w:rsidR="00390614" w:rsidRDefault="00390614" w:rsidP="00390614">
      <w:pPr>
        <w:pStyle w:val="Bibliography"/>
      </w:pPr>
      <w:r>
        <w:t xml:space="preserve">Peklaj, C. (2001). </w:t>
      </w:r>
      <w:r>
        <w:rPr>
          <w:i/>
          <w:iCs/>
        </w:rPr>
        <w:t>Sodelovalno učenje ali Kdaj več glav več ve</w:t>
      </w:r>
      <w:r>
        <w:t xml:space="preserve"> (1. izd., 1. natis). DZS.</w:t>
      </w:r>
    </w:p>
    <w:p w14:paraId="4A1FB98C" w14:textId="77777777" w:rsidR="00390614" w:rsidRDefault="00390614" w:rsidP="00390614">
      <w:pPr>
        <w:pStyle w:val="Bibliography"/>
      </w:pPr>
      <w:r>
        <w:lastRenderedPageBreak/>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3E1E1490" w14:textId="77777777" w:rsidR="00390614" w:rsidRDefault="00390614" w:rsidP="00390614">
      <w:pPr>
        <w:pStyle w:val="Bibliography"/>
      </w:pPr>
      <w:r>
        <w:rPr>
          <w:i/>
          <w:iCs/>
        </w:rPr>
        <w:t>PsyToolkit</w:t>
      </w:r>
      <w:r>
        <w:t>. (n.d.). Retrieved 4 November 2023, from https://www.psytoolkit.org/index.html</w:t>
      </w:r>
    </w:p>
    <w:p w14:paraId="2307B6F3" w14:textId="77777777" w:rsidR="00390614" w:rsidRDefault="00390614" w:rsidP="00390614">
      <w:pPr>
        <w:pStyle w:val="Bibliography"/>
      </w:pPr>
      <w:r>
        <w:t xml:space="preserve">Puklek, M. (2001). Skupinsko delo: Kako ga oceniti? </w:t>
      </w:r>
      <w:r>
        <w:rPr>
          <w:i/>
          <w:iCs/>
        </w:rPr>
        <w:t>Didakta</w:t>
      </w:r>
      <w:r>
        <w:t xml:space="preserve">, </w:t>
      </w:r>
      <w:r>
        <w:rPr>
          <w:i/>
          <w:iCs/>
        </w:rPr>
        <w:t>11</w:t>
      </w:r>
      <w:r>
        <w:t>(60/61), 47–51.</w:t>
      </w:r>
    </w:p>
    <w:p w14:paraId="7A024B8F" w14:textId="77777777" w:rsidR="00390614" w:rsidRDefault="00390614" w:rsidP="0039061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519B17F" w14:textId="77777777" w:rsidR="00390614" w:rsidRDefault="00390614" w:rsidP="0039061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5BB3B6B" w14:textId="77777777" w:rsidR="00390614" w:rsidRDefault="00390614" w:rsidP="0039061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7AE32905" w14:textId="77777777" w:rsidR="00390614" w:rsidRDefault="00390614" w:rsidP="00390614">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77A9AB03" w14:textId="77777777" w:rsidR="00390614" w:rsidRDefault="00390614" w:rsidP="00390614">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43127838" w14:textId="77777777" w:rsidR="00390614" w:rsidRDefault="00390614" w:rsidP="0039061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69AC600" w14:textId="77777777" w:rsidR="00390614" w:rsidRDefault="00390614" w:rsidP="00390614">
      <w:pPr>
        <w:pStyle w:val="Bibliography"/>
      </w:pPr>
      <w:r>
        <w:lastRenderedPageBreak/>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6AAAB6AE" w14:textId="77777777" w:rsidR="00390614" w:rsidRDefault="00390614" w:rsidP="0039061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322F1265" w14:textId="77777777" w:rsidR="00390614" w:rsidRDefault="00390614" w:rsidP="00390614">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52E176B8" w14:textId="77777777" w:rsidR="00390614" w:rsidRDefault="00390614" w:rsidP="00390614">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E945C5E" w14:textId="77777777" w:rsidR="00390614" w:rsidRDefault="00390614" w:rsidP="0039061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CA84EBB" w14:textId="77777777" w:rsidR="00390614" w:rsidRDefault="00390614" w:rsidP="0039061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FE10179" w14:textId="77777777" w:rsidR="00390614" w:rsidRDefault="00390614" w:rsidP="00390614">
      <w:pPr>
        <w:pStyle w:val="Bibliography"/>
      </w:pPr>
      <w:r>
        <w:t xml:space="preserve">Smith, A. B., &amp; Irey, R. K. (1974). </w:t>
      </w:r>
      <w:r>
        <w:rPr>
          <w:i/>
          <w:iCs/>
        </w:rPr>
        <w:t>Personality Variables and the Improvement of College Teaching</w:t>
      </w:r>
      <w:r>
        <w:t>. https://eric.ed.gov/?id=ED096313</w:t>
      </w:r>
    </w:p>
    <w:p w14:paraId="660258DE" w14:textId="77777777" w:rsidR="00390614" w:rsidRDefault="00390614" w:rsidP="00390614">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3183BA8" w14:textId="77777777" w:rsidR="00390614" w:rsidRDefault="00390614" w:rsidP="0039061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3B54AEF" w14:textId="77777777" w:rsidR="00390614" w:rsidRDefault="00390614" w:rsidP="00390614">
      <w:pPr>
        <w:pStyle w:val="Bibliography"/>
      </w:pPr>
      <w:r>
        <w:lastRenderedPageBreak/>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D08A7CA" w14:textId="77777777" w:rsidR="00390614" w:rsidRDefault="00390614" w:rsidP="00390614">
      <w:pPr>
        <w:pStyle w:val="Bibliography"/>
      </w:pPr>
      <w:r>
        <w:t xml:space="preserve">Tomić, A. (2002). </w:t>
      </w:r>
      <w:r>
        <w:rPr>
          <w:i/>
          <w:iCs/>
        </w:rPr>
        <w:t>Spremljanje pouka</w:t>
      </w:r>
      <w:r>
        <w:t xml:space="preserve"> (1. natis). Zavod Republike Slovenije za šolstvo.</w:t>
      </w:r>
    </w:p>
    <w:p w14:paraId="0019CF9F" w14:textId="77777777" w:rsidR="00390614" w:rsidRDefault="00390614" w:rsidP="0039061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793EB524" w14:textId="77777777" w:rsidR="00390614" w:rsidRDefault="00390614" w:rsidP="0039061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5B810A0" w14:textId="77777777" w:rsidR="00390614" w:rsidRDefault="00390614" w:rsidP="0039061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3162BCFE" w14:textId="77777777" w:rsidR="00390614" w:rsidRDefault="00390614" w:rsidP="00390614">
      <w:pPr>
        <w:pStyle w:val="Bibliography"/>
      </w:pPr>
      <w:r>
        <w:t xml:space="preserve">Wahyu Ariani, D. (2013). Personality and Learning Motivation. </w:t>
      </w:r>
      <w:r>
        <w:rPr>
          <w:i/>
          <w:iCs/>
        </w:rPr>
        <w:t>European Journal of Business and Management</w:t>
      </w:r>
      <w:r>
        <w:t xml:space="preserve">, </w:t>
      </w:r>
      <w:r>
        <w:rPr>
          <w:i/>
          <w:iCs/>
        </w:rPr>
        <w:t>5</w:t>
      </w:r>
      <w:r>
        <w:t>.</w:t>
      </w:r>
    </w:p>
    <w:p w14:paraId="33F92149" w14:textId="77777777" w:rsidR="00390614" w:rsidRDefault="00390614" w:rsidP="00390614">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77EAC28" w14:textId="77777777" w:rsidR="00390614" w:rsidRDefault="00390614" w:rsidP="00390614">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19F750A" w14:textId="77777777" w:rsidR="00390614" w:rsidRDefault="00390614" w:rsidP="00390614">
      <w:pPr>
        <w:pStyle w:val="Bibliography"/>
      </w:pPr>
      <w:r>
        <w:lastRenderedPageBreak/>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6D59D9DF" w14:textId="77777777" w:rsidR="00390614" w:rsidRDefault="00390614" w:rsidP="00390614">
      <w:pPr>
        <w:pStyle w:val="Bibliography"/>
      </w:pPr>
      <w:r>
        <w:t xml:space="preserve">Wickham, H. (2014). Tidy Data. </w:t>
      </w:r>
      <w:r>
        <w:rPr>
          <w:i/>
          <w:iCs/>
        </w:rPr>
        <w:t>Journal of Statistical Software</w:t>
      </w:r>
      <w:r>
        <w:t xml:space="preserve">, </w:t>
      </w:r>
      <w:r>
        <w:rPr>
          <w:i/>
          <w:iCs/>
        </w:rPr>
        <w:t>59</w:t>
      </w:r>
      <w:r>
        <w:t>, 1–23. https://doi.org/10.18637/jss.v059.i10</w:t>
      </w:r>
    </w:p>
    <w:p w14:paraId="2B0826AA" w14:textId="77777777" w:rsidR="00390614" w:rsidRDefault="00390614" w:rsidP="00390614">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2C01BE6" w14:textId="77777777" w:rsidR="00390614" w:rsidRDefault="00390614" w:rsidP="00390614">
      <w:pPr>
        <w:pStyle w:val="Bibliography"/>
      </w:pPr>
      <w:r>
        <w:t xml:space="preserve">Wilson, G. L., &amp; Blednick, J. (2011). </w:t>
      </w:r>
      <w:r>
        <w:rPr>
          <w:i/>
          <w:iCs/>
        </w:rPr>
        <w:t>Teaching in tandem: Effective co-teaching in the inclusive classroom</w:t>
      </w:r>
      <w:r>
        <w:t>. ASCD.</w:t>
      </w:r>
    </w:p>
    <w:p w14:paraId="4EFB4615" w14:textId="77777777" w:rsidR="00390614" w:rsidRDefault="00390614" w:rsidP="00390614">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8BC7377" w14:textId="77777777" w:rsidR="00390614" w:rsidRDefault="00390614" w:rsidP="0039061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0A65BEC" w14:textId="77777777" w:rsidR="00390614" w:rsidRDefault="00390614" w:rsidP="0039061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5F78432F"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lastRenderedPageBreak/>
              <w:t xml:space="preserve">((R) means </w:t>
            </w:r>
            <w:proofErr w:type="spellStart"/>
            <w:r>
              <w:t>reversily</w:t>
            </w:r>
            <w:proofErr w:type="spellEnd"/>
            <w:r>
              <w:t xml:space="preserve"> scored)</w:t>
            </w:r>
          </w:p>
        </w:tc>
        <w:tc>
          <w:tcPr>
            <w:tcW w:w="425" w:type="dxa"/>
          </w:tcPr>
          <w:p w14:paraId="5102ED31" w14:textId="2542C0FB" w:rsidR="002800DC" w:rsidRDefault="002800DC" w:rsidP="00AE4FF6">
            <w:r>
              <w:lastRenderedPageBreak/>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lastRenderedPageBreak/>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84BCE"/>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0</TotalTime>
  <Pages>26</Pages>
  <Words>29546</Words>
  <Characters>168416</Characters>
  <Application>Microsoft Office Word</Application>
  <DocSecurity>0</DocSecurity>
  <Lines>1403</Lines>
  <Paragraphs>39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97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59</cp:revision>
  <cp:lastPrinted>2023-09-30T17:21:00Z</cp:lastPrinted>
  <dcterms:created xsi:type="dcterms:W3CDTF">2023-09-23T17:00:00Z</dcterms:created>
  <dcterms:modified xsi:type="dcterms:W3CDTF">2023-12-24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vY3lnt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